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A6479F" w14:textId="77777777" w:rsidR="00950B55" w:rsidRPr="00950B55" w:rsidRDefault="0030635D" w:rsidP="00950B55">
      <w:pPr>
        <w:pStyle w:val="NoSpacing"/>
        <w:rPr>
          <w:rFonts w:ascii="Times New Roman" w:hAnsi="Times New Roman" w:cs="Times New Roman"/>
        </w:rPr>
      </w:pPr>
      <w:r w:rsidRPr="00950B55">
        <w:rPr>
          <w:rFonts w:ascii="Times New Roman" w:hAnsi="Times New Roman" w:cs="Times New Roman"/>
        </w:rPr>
        <w:t>Name</w:t>
      </w:r>
    </w:p>
    <w:p w14:paraId="7216924C" w14:textId="77777777" w:rsidR="00950B55" w:rsidRPr="00950B55" w:rsidRDefault="00BA7505" w:rsidP="00950B55">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B593419DFAC145A8ABB39FB1E006FBB1"/>
          </w:placeholder>
          <w:temporary/>
          <w:showingPlcHdr/>
          <w15:appearance w15:val="hidden"/>
        </w:sdtPr>
        <w:sdtEndPr/>
        <w:sdtContent>
          <w:r w:rsidR="0030635D" w:rsidRPr="00950B55">
            <w:rPr>
              <w:rFonts w:ascii="Times New Roman" w:hAnsi="Times New Roman" w:cs="Times New Roman"/>
            </w:rPr>
            <w:t>Instructor Name</w:t>
          </w:r>
        </w:sdtContent>
      </w:sdt>
    </w:p>
    <w:p w14:paraId="66F77142" w14:textId="77777777" w:rsidR="00950B55" w:rsidRPr="00950B55" w:rsidRDefault="0030635D" w:rsidP="00950B55">
      <w:pPr>
        <w:pStyle w:val="NoSpacing"/>
        <w:rPr>
          <w:rFonts w:ascii="Times New Roman" w:hAnsi="Times New Roman" w:cs="Times New Roman"/>
        </w:rPr>
      </w:pPr>
      <w:r w:rsidRPr="00950B55">
        <w:rPr>
          <w:rFonts w:ascii="Times New Roman" w:hAnsi="Times New Roman" w:cs="Times New Roman"/>
        </w:rPr>
        <w:t>Subject</w:t>
      </w:r>
    </w:p>
    <w:p w14:paraId="3DC0D05C" w14:textId="77777777" w:rsidR="00950B55" w:rsidRDefault="0030635D" w:rsidP="00950B55">
      <w:pPr>
        <w:pStyle w:val="NoSpacing"/>
        <w:rPr>
          <w:rFonts w:ascii="Times New Roman" w:hAnsi="Times New Roman" w:cs="Times New Roman"/>
        </w:rPr>
      </w:pPr>
      <w:r w:rsidRPr="00950B55">
        <w:rPr>
          <w:rFonts w:ascii="Times New Roman" w:hAnsi="Times New Roman" w:cs="Times New Roman"/>
        </w:rPr>
        <w:t>Date</w:t>
      </w:r>
    </w:p>
    <w:p w14:paraId="29063C07" w14:textId="77777777" w:rsidR="00950B55" w:rsidRPr="00950B55" w:rsidRDefault="0030635D" w:rsidP="00B45B7F">
      <w:pPr>
        <w:pStyle w:val="NoSpacing"/>
        <w:jc w:val="center"/>
        <w:rPr>
          <w:rFonts w:ascii="Times New Roman" w:hAnsi="Times New Roman" w:cs="Times New Roman"/>
        </w:rPr>
      </w:pPr>
      <w:r>
        <w:rPr>
          <w:rFonts w:ascii="Times New Roman" w:hAnsi="Times New Roman" w:cs="Times New Roman"/>
        </w:rPr>
        <w:t>Inequality in Economic System</w:t>
      </w:r>
    </w:p>
    <w:p w14:paraId="6F39B3E1" w14:textId="77777777" w:rsidR="004F2E47" w:rsidRPr="00950B55" w:rsidRDefault="0030635D" w:rsidP="00950B55">
      <w:pPr>
        <w:spacing w:line="480" w:lineRule="auto"/>
        <w:jc w:val="both"/>
        <w:rPr>
          <w:rFonts w:ascii="Times New Roman" w:hAnsi="Times New Roman" w:cs="Times New Roman"/>
          <w:b/>
          <w:sz w:val="24"/>
          <w:szCs w:val="24"/>
        </w:rPr>
      </w:pPr>
      <w:r w:rsidRPr="00950B55">
        <w:rPr>
          <w:rFonts w:ascii="Times New Roman" w:hAnsi="Times New Roman" w:cs="Times New Roman"/>
          <w:b/>
          <w:sz w:val="24"/>
          <w:szCs w:val="24"/>
        </w:rPr>
        <w:t>Introduction</w:t>
      </w:r>
    </w:p>
    <w:p w14:paraId="13B6A8B1" w14:textId="65309DBC" w:rsidR="00713BC0" w:rsidRPr="00950B55" w:rsidRDefault="0030635D" w:rsidP="00950B55">
      <w:pPr>
        <w:spacing w:line="480" w:lineRule="auto"/>
        <w:ind w:firstLine="720"/>
        <w:jc w:val="both"/>
        <w:rPr>
          <w:rFonts w:ascii="Times New Roman" w:hAnsi="Times New Roman" w:cs="Times New Roman"/>
          <w:sz w:val="24"/>
          <w:szCs w:val="24"/>
        </w:rPr>
      </w:pPr>
      <w:r w:rsidRPr="00950B55">
        <w:rPr>
          <w:rFonts w:ascii="Times New Roman" w:hAnsi="Times New Roman" w:cs="Times New Roman"/>
          <w:sz w:val="24"/>
          <w:szCs w:val="24"/>
        </w:rPr>
        <w:t xml:space="preserve">In economics, inequalities can be defined as the </w:t>
      </w:r>
      <w:r w:rsidR="00A82711" w:rsidRPr="00950B55">
        <w:rPr>
          <w:rFonts w:ascii="Times New Roman" w:hAnsi="Times New Roman" w:cs="Times New Roman"/>
          <w:sz w:val="24"/>
          <w:szCs w:val="24"/>
        </w:rPr>
        <w:t>unequal and un</w:t>
      </w:r>
      <w:r w:rsidR="00B20A11" w:rsidRPr="00950B55">
        <w:rPr>
          <w:rFonts w:ascii="Times New Roman" w:hAnsi="Times New Roman" w:cs="Times New Roman"/>
          <w:sz w:val="24"/>
          <w:szCs w:val="24"/>
        </w:rPr>
        <w:t xml:space="preserve">just distribution of resources among the different segments of society. </w:t>
      </w:r>
      <w:r w:rsidR="00F85078" w:rsidRPr="00950B55">
        <w:rPr>
          <w:rFonts w:ascii="Times New Roman" w:hAnsi="Times New Roman" w:cs="Times New Roman"/>
          <w:sz w:val="24"/>
          <w:szCs w:val="24"/>
        </w:rPr>
        <w:t>These economic inequalities can be found in many different shapes. There can be income inequality, wealth inequality,</w:t>
      </w:r>
      <w:r w:rsidR="008512D5">
        <w:rPr>
          <w:rFonts w:ascii="Times New Roman" w:hAnsi="Times New Roman" w:cs="Times New Roman"/>
          <w:sz w:val="24"/>
          <w:szCs w:val="24"/>
        </w:rPr>
        <w:t xml:space="preserve"> and </w:t>
      </w:r>
      <w:r w:rsidR="00D9136F">
        <w:rPr>
          <w:rFonts w:ascii="Times New Roman" w:hAnsi="Times New Roman" w:cs="Times New Roman"/>
          <w:sz w:val="24"/>
          <w:szCs w:val="24"/>
        </w:rPr>
        <w:t>wage inequality. There can</w:t>
      </w:r>
      <w:r w:rsidR="00F85078" w:rsidRPr="00950B55">
        <w:rPr>
          <w:rFonts w:ascii="Times New Roman" w:hAnsi="Times New Roman" w:cs="Times New Roman"/>
          <w:sz w:val="24"/>
          <w:szCs w:val="24"/>
        </w:rPr>
        <w:t xml:space="preserve"> be found inequality in many soci</w:t>
      </w:r>
      <w:r w:rsidR="00D9136F">
        <w:rPr>
          <w:rFonts w:ascii="Times New Roman" w:hAnsi="Times New Roman" w:cs="Times New Roman"/>
          <w:sz w:val="24"/>
          <w:szCs w:val="24"/>
        </w:rPr>
        <w:t>o-economic indicators like</w:t>
      </w:r>
      <w:r w:rsidR="00F85078" w:rsidRPr="00950B55">
        <w:rPr>
          <w:rFonts w:ascii="Times New Roman" w:hAnsi="Times New Roman" w:cs="Times New Roman"/>
          <w:sz w:val="24"/>
          <w:szCs w:val="24"/>
        </w:rPr>
        <w:t xml:space="preserve"> educational inequality, inequality in the availability of health facilities, etc. </w:t>
      </w:r>
      <w:r w:rsidR="00DA4EC0" w:rsidRPr="00950B55">
        <w:rPr>
          <w:rFonts w:ascii="Times New Roman" w:hAnsi="Times New Roman" w:cs="Times New Roman"/>
          <w:sz w:val="24"/>
          <w:szCs w:val="24"/>
        </w:rPr>
        <w:t xml:space="preserve">Inequality is considered as a social and economic evil. </w:t>
      </w:r>
      <w:r w:rsidR="00261F7D" w:rsidRPr="00950B55">
        <w:rPr>
          <w:rFonts w:ascii="Times New Roman" w:hAnsi="Times New Roman" w:cs="Times New Roman"/>
          <w:sz w:val="24"/>
          <w:szCs w:val="24"/>
        </w:rPr>
        <w:t xml:space="preserve">Many socialist economists linked inequalities with the capitalist system of economics. </w:t>
      </w:r>
      <w:r w:rsidR="005021A3" w:rsidRPr="00950B55">
        <w:rPr>
          <w:rFonts w:ascii="Times New Roman" w:hAnsi="Times New Roman" w:cs="Times New Roman"/>
          <w:sz w:val="24"/>
          <w:szCs w:val="24"/>
        </w:rPr>
        <w:t xml:space="preserve">Economic inequalities have many consequences not only for the economy of a country but for the overall society as well. </w:t>
      </w:r>
      <w:r w:rsidR="008A4937" w:rsidRPr="00950B55">
        <w:rPr>
          <w:rFonts w:ascii="Times New Roman" w:hAnsi="Times New Roman" w:cs="Times New Roman"/>
          <w:sz w:val="24"/>
          <w:szCs w:val="24"/>
        </w:rPr>
        <w:t xml:space="preserve">In this essay, we will analyze and discuss some imperial data of income and wealth inequalities in the United States. </w:t>
      </w:r>
      <w:r w:rsidR="00707033" w:rsidRPr="00950B55">
        <w:rPr>
          <w:rFonts w:ascii="Times New Roman" w:hAnsi="Times New Roman" w:cs="Times New Roman"/>
          <w:sz w:val="24"/>
          <w:szCs w:val="24"/>
        </w:rPr>
        <w:t xml:space="preserve">We will also highlight the consequences of income and wealth inequalities. </w:t>
      </w:r>
      <w:r w:rsidR="003D4FAF" w:rsidRPr="00950B55">
        <w:rPr>
          <w:rFonts w:ascii="Times New Roman" w:hAnsi="Times New Roman" w:cs="Times New Roman"/>
          <w:sz w:val="24"/>
          <w:szCs w:val="24"/>
        </w:rPr>
        <w:t>In the end, we will also suggest some practical tools that can help in reducing the economic inequalit</w:t>
      </w:r>
      <w:r w:rsidR="008512D5">
        <w:rPr>
          <w:rFonts w:ascii="Times New Roman" w:hAnsi="Times New Roman" w:cs="Times New Roman"/>
          <w:sz w:val="24"/>
          <w:szCs w:val="24"/>
        </w:rPr>
        <w:t xml:space="preserve">y </w:t>
      </w:r>
      <w:r w:rsidR="003D4FAF" w:rsidRPr="00950B55">
        <w:rPr>
          <w:rFonts w:ascii="Times New Roman" w:hAnsi="Times New Roman" w:cs="Times New Roman"/>
          <w:sz w:val="24"/>
          <w:szCs w:val="24"/>
        </w:rPr>
        <w:t>in society.</w:t>
      </w:r>
    </w:p>
    <w:p w14:paraId="61723BC8" w14:textId="77777777" w:rsidR="00406130" w:rsidRPr="000F7B3C" w:rsidRDefault="0030635D" w:rsidP="00950B55">
      <w:pPr>
        <w:spacing w:line="480" w:lineRule="auto"/>
        <w:jc w:val="both"/>
        <w:rPr>
          <w:rFonts w:ascii="Times New Roman" w:hAnsi="Times New Roman" w:cs="Times New Roman"/>
          <w:b/>
          <w:sz w:val="24"/>
          <w:szCs w:val="24"/>
        </w:rPr>
      </w:pPr>
      <w:r w:rsidRPr="000F7B3C">
        <w:rPr>
          <w:rFonts w:ascii="Times New Roman" w:hAnsi="Times New Roman" w:cs="Times New Roman"/>
          <w:b/>
          <w:sz w:val="24"/>
          <w:szCs w:val="24"/>
        </w:rPr>
        <w:t>Measurement of Income and Wealth Inequalities</w:t>
      </w:r>
    </w:p>
    <w:p w14:paraId="766C4B4F" w14:textId="77777777" w:rsidR="00406130" w:rsidRPr="00950B55" w:rsidRDefault="0030635D" w:rsidP="000F7B3C">
      <w:pPr>
        <w:spacing w:line="480" w:lineRule="auto"/>
        <w:ind w:firstLine="720"/>
        <w:jc w:val="both"/>
        <w:rPr>
          <w:rFonts w:ascii="Times New Roman" w:hAnsi="Times New Roman" w:cs="Times New Roman"/>
          <w:sz w:val="24"/>
          <w:szCs w:val="24"/>
        </w:rPr>
      </w:pPr>
      <w:r w:rsidRPr="00950B55">
        <w:rPr>
          <w:rFonts w:ascii="Times New Roman" w:hAnsi="Times New Roman" w:cs="Times New Roman"/>
          <w:sz w:val="24"/>
          <w:szCs w:val="24"/>
        </w:rPr>
        <w:t>Researchers and economists have developed many tools for the measurement of income and wealth inequalities. Among all of these measurement tools, the Gini Coefficient is most widely used and considered as a reliable indicator of income</w:t>
      </w:r>
      <w:r w:rsidR="00014B9D" w:rsidRPr="00950B55">
        <w:rPr>
          <w:rFonts w:ascii="Times New Roman" w:hAnsi="Times New Roman" w:cs="Times New Roman"/>
          <w:sz w:val="24"/>
          <w:szCs w:val="24"/>
        </w:rPr>
        <w:t xml:space="preserve"> and wealth</w:t>
      </w:r>
      <w:r w:rsidRPr="00950B55">
        <w:rPr>
          <w:rFonts w:ascii="Times New Roman" w:hAnsi="Times New Roman" w:cs="Times New Roman"/>
          <w:sz w:val="24"/>
          <w:szCs w:val="24"/>
        </w:rPr>
        <w:t xml:space="preserve"> inequality.</w:t>
      </w:r>
      <w:r w:rsidR="00A75B5E" w:rsidRPr="00950B55">
        <w:rPr>
          <w:rFonts w:ascii="Times New Roman" w:hAnsi="Times New Roman" w:cs="Times New Roman"/>
          <w:sz w:val="24"/>
          <w:szCs w:val="24"/>
        </w:rPr>
        <w:t xml:space="preserve"> This indicator is a statistical formula that uses empirical data about income inflows and population. The final product of the Gini Coefficient is a single-digit number that varies between zero and one. </w:t>
      </w:r>
      <w:r w:rsidR="005D0A2B" w:rsidRPr="00950B55">
        <w:rPr>
          <w:rFonts w:ascii="Times New Roman" w:hAnsi="Times New Roman" w:cs="Times New Roman"/>
          <w:sz w:val="24"/>
          <w:szCs w:val="24"/>
        </w:rPr>
        <w:t>If the calculated Gini Coefficient is zero</w:t>
      </w:r>
      <w:r w:rsidR="008512D5">
        <w:rPr>
          <w:rFonts w:ascii="Times New Roman" w:hAnsi="Times New Roman" w:cs="Times New Roman"/>
          <w:sz w:val="24"/>
          <w:szCs w:val="24"/>
        </w:rPr>
        <w:t>,</w:t>
      </w:r>
      <w:r w:rsidR="005D0A2B" w:rsidRPr="00950B55">
        <w:rPr>
          <w:rFonts w:ascii="Times New Roman" w:hAnsi="Times New Roman" w:cs="Times New Roman"/>
          <w:sz w:val="24"/>
          <w:szCs w:val="24"/>
        </w:rPr>
        <w:t xml:space="preserve"> it means the income/wealth is equally distributed </w:t>
      </w:r>
      <w:r w:rsidR="005D0A2B" w:rsidRPr="00950B55">
        <w:rPr>
          <w:rFonts w:ascii="Times New Roman" w:hAnsi="Times New Roman" w:cs="Times New Roman"/>
          <w:sz w:val="24"/>
          <w:szCs w:val="24"/>
        </w:rPr>
        <w:lastRenderedPageBreak/>
        <w:t xml:space="preserve">among all the segments and agents of an economy. While the number 1 in the Gini coefficient is an indicator of perfect inequality in the society and it shows that all the resources in the economy are owned by an individual. </w:t>
      </w:r>
      <w:r w:rsidR="00B03D7D" w:rsidRPr="00950B55">
        <w:rPr>
          <w:rFonts w:ascii="Times New Roman" w:hAnsi="Times New Roman" w:cs="Times New Roman"/>
          <w:sz w:val="24"/>
          <w:szCs w:val="24"/>
        </w:rPr>
        <w:t>The higher the value of the Gini Coefficient</w:t>
      </w:r>
      <w:r w:rsidR="008512D5">
        <w:rPr>
          <w:rFonts w:ascii="Times New Roman" w:hAnsi="Times New Roman" w:cs="Times New Roman"/>
          <w:sz w:val="24"/>
          <w:szCs w:val="24"/>
        </w:rPr>
        <w:t>,</w:t>
      </w:r>
      <w:r w:rsidR="00B03D7D" w:rsidRPr="00950B55">
        <w:rPr>
          <w:rFonts w:ascii="Times New Roman" w:hAnsi="Times New Roman" w:cs="Times New Roman"/>
          <w:sz w:val="24"/>
          <w:szCs w:val="24"/>
        </w:rPr>
        <w:t xml:space="preserve"> the higher the income/wealth inequality in the economy. </w:t>
      </w:r>
    </w:p>
    <w:p w14:paraId="339205DE" w14:textId="77777777" w:rsidR="00D417D6" w:rsidRPr="00950B55" w:rsidRDefault="0030635D" w:rsidP="000F7B3C">
      <w:pPr>
        <w:spacing w:line="480" w:lineRule="auto"/>
        <w:ind w:firstLine="720"/>
        <w:jc w:val="both"/>
        <w:rPr>
          <w:rFonts w:ascii="Times New Roman" w:hAnsi="Times New Roman" w:cs="Times New Roman"/>
          <w:sz w:val="24"/>
          <w:szCs w:val="24"/>
        </w:rPr>
      </w:pPr>
      <w:r w:rsidRPr="00950B55">
        <w:rPr>
          <w:rFonts w:ascii="Times New Roman" w:hAnsi="Times New Roman" w:cs="Times New Roman"/>
          <w:sz w:val="24"/>
          <w:szCs w:val="24"/>
        </w:rPr>
        <w:t xml:space="preserve">Another approach that is widely used to narrate the inequalities in the economy is to use a percentage of both the population and resources. </w:t>
      </w:r>
      <w:r w:rsidR="00346398" w:rsidRPr="00950B55">
        <w:rPr>
          <w:rFonts w:ascii="Times New Roman" w:hAnsi="Times New Roman" w:cs="Times New Roman"/>
          <w:sz w:val="24"/>
          <w:szCs w:val="24"/>
        </w:rPr>
        <w:t xml:space="preserve">This approach is often called a Quintile distribution approach. </w:t>
      </w:r>
      <w:r w:rsidR="000569C2" w:rsidRPr="00950B55">
        <w:rPr>
          <w:rFonts w:ascii="Times New Roman" w:hAnsi="Times New Roman" w:cs="Times New Roman"/>
          <w:sz w:val="24"/>
          <w:szCs w:val="24"/>
        </w:rPr>
        <w:t>Ratio Measures</w:t>
      </w:r>
      <w:r w:rsidR="008512D5">
        <w:rPr>
          <w:rFonts w:ascii="Times New Roman" w:hAnsi="Times New Roman" w:cs="Times New Roman"/>
          <w:sz w:val="24"/>
          <w:szCs w:val="24"/>
        </w:rPr>
        <w:t xml:space="preserve"> and </w:t>
      </w:r>
      <w:r w:rsidR="000569C2" w:rsidRPr="00950B55">
        <w:rPr>
          <w:rFonts w:ascii="Times New Roman" w:hAnsi="Times New Roman" w:cs="Times New Roman"/>
          <w:sz w:val="24"/>
          <w:szCs w:val="24"/>
        </w:rPr>
        <w:t>Palma Ratio are the other measurement tools that can be used for the measurement of income/wealth inequalities.</w:t>
      </w:r>
    </w:p>
    <w:p w14:paraId="03F7EC58" w14:textId="77777777" w:rsidR="00D50298" w:rsidRPr="000F7B3C" w:rsidRDefault="008512D5" w:rsidP="00950B55">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D</w:t>
      </w:r>
      <w:r w:rsidR="0030635D" w:rsidRPr="000F7B3C">
        <w:rPr>
          <w:rFonts w:ascii="Times New Roman" w:hAnsi="Times New Roman" w:cs="Times New Roman"/>
          <w:b/>
          <w:sz w:val="24"/>
          <w:szCs w:val="24"/>
        </w:rPr>
        <w:t>ata of Inequality for the US</w:t>
      </w:r>
    </w:p>
    <w:p w14:paraId="5932A583" w14:textId="0DF3B539" w:rsidR="00D15C3A" w:rsidRPr="00950B55" w:rsidRDefault="0030635D" w:rsidP="000F7B3C">
      <w:pPr>
        <w:spacing w:line="480" w:lineRule="auto"/>
        <w:ind w:firstLine="720"/>
        <w:jc w:val="both"/>
        <w:rPr>
          <w:rFonts w:ascii="Times New Roman" w:hAnsi="Times New Roman" w:cs="Times New Roman"/>
          <w:sz w:val="24"/>
          <w:szCs w:val="24"/>
        </w:rPr>
      </w:pPr>
      <w:r w:rsidRPr="00950B55">
        <w:rPr>
          <w:rFonts w:ascii="Times New Roman" w:hAnsi="Times New Roman" w:cs="Times New Roman"/>
          <w:sz w:val="24"/>
          <w:szCs w:val="24"/>
        </w:rPr>
        <w:t>Income and wealth inequalities have a direct link</w:t>
      </w:r>
      <w:r w:rsidR="00CA7B35" w:rsidRPr="00950B55">
        <w:rPr>
          <w:rFonts w:ascii="Times New Roman" w:hAnsi="Times New Roman" w:cs="Times New Roman"/>
          <w:sz w:val="24"/>
          <w:szCs w:val="24"/>
        </w:rPr>
        <w:t xml:space="preserve"> with economic development</w:t>
      </w:r>
      <w:r w:rsidRPr="00950B55">
        <w:rPr>
          <w:rFonts w:ascii="Times New Roman" w:hAnsi="Times New Roman" w:cs="Times New Roman"/>
          <w:sz w:val="24"/>
          <w:szCs w:val="24"/>
        </w:rPr>
        <w:t xml:space="preserve">. </w:t>
      </w:r>
      <w:r w:rsidR="00CA7B35" w:rsidRPr="00950B55">
        <w:rPr>
          <w:rFonts w:ascii="Times New Roman" w:hAnsi="Times New Roman" w:cs="Times New Roman"/>
          <w:sz w:val="24"/>
          <w:szCs w:val="24"/>
        </w:rPr>
        <w:t xml:space="preserve">The Gini Coefficient was 0.49 for the economy of the US in the year of 2018 </w:t>
      </w:r>
      <w:r w:rsidR="00CA7B35" w:rsidRPr="00950B55">
        <w:rPr>
          <w:rFonts w:ascii="Times New Roman" w:hAnsi="Times New Roman" w:cs="Times New Roman"/>
          <w:sz w:val="24"/>
          <w:szCs w:val="24"/>
        </w:rPr>
        <w:fldChar w:fldCharType="begin"/>
      </w:r>
      <w:r w:rsidR="00CA7B35" w:rsidRPr="00950B55">
        <w:rPr>
          <w:rFonts w:ascii="Times New Roman" w:hAnsi="Times New Roman" w:cs="Times New Roman"/>
          <w:sz w:val="24"/>
          <w:szCs w:val="24"/>
        </w:rPr>
        <w:instrText xml:space="preserve"> ADDIN ZOTERO_ITEM CSL_CITATION {"citationID":"WEx8Qujm","properties":{"formattedCitation":"(\\uc0\\u8220{}U.S. Household Income Distribution, by Gini-Coefficient 2018\\uc0\\u8221{})","plainCitation":"(“U.S. Household Income Distribution, by Gini-Coefficient 2018”)","noteIndex":0},"citationItems":[{"id":999,"uris":["http://zotero.org/users/local/s8f0QVnP/items/SEU2PQS8"],"uri":["http://zotero.org/users/local/s8f0QVnP/items/SEU2PQS8"],"itemData":{"id":999,"type":"webpage","abstract":"In 2018, according to the Gini coefficient, household income distribution in the United States was 0.49.","container-title":"Statista","language":"en","title":"U.S. household income distribution, by Gini-coefficient 2018","URL":"https://www.statista.com/statistics/219643/gini-coefficient-for-us-individuals-families-and-households/","accessed":{"date-parts":[["2019",12,3]]}}}],"schema":"https://github.com/citation-style-language/schema/raw/master/csl-citation.json"} </w:instrText>
      </w:r>
      <w:r w:rsidR="00CA7B35" w:rsidRPr="00950B55">
        <w:rPr>
          <w:rFonts w:ascii="Times New Roman" w:hAnsi="Times New Roman" w:cs="Times New Roman"/>
          <w:sz w:val="24"/>
          <w:szCs w:val="24"/>
        </w:rPr>
        <w:fldChar w:fldCharType="separate"/>
      </w:r>
      <w:r w:rsidR="00CA7B35" w:rsidRPr="00950B55">
        <w:rPr>
          <w:rFonts w:ascii="Times New Roman" w:hAnsi="Times New Roman" w:cs="Times New Roman"/>
          <w:sz w:val="24"/>
          <w:szCs w:val="24"/>
        </w:rPr>
        <w:t>(“U.S. Household Income Distribution, by Gini-Coefficient 2018”)</w:t>
      </w:r>
      <w:r w:rsidR="00CA7B35" w:rsidRPr="00950B55">
        <w:rPr>
          <w:rFonts w:ascii="Times New Roman" w:hAnsi="Times New Roman" w:cs="Times New Roman"/>
          <w:sz w:val="24"/>
          <w:szCs w:val="24"/>
        </w:rPr>
        <w:fldChar w:fldCharType="end"/>
      </w:r>
      <w:r w:rsidR="00CA7B35" w:rsidRPr="00950B55">
        <w:rPr>
          <w:rFonts w:ascii="Times New Roman" w:hAnsi="Times New Roman" w:cs="Times New Roman"/>
          <w:sz w:val="24"/>
          <w:szCs w:val="24"/>
        </w:rPr>
        <w:t xml:space="preserve">. Empirical economic data of the US economy shows that there exists a severe income and wealth inequality in the economy. The top 0.1% of the US population earns almost 188 times higher as compared to the combined earnings of 90% of the </w:t>
      </w:r>
      <w:r w:rsidR="00D9136F" w:rsidRPr="00950B55">
        <w:rPr>
          <w:rFonts w:ascii="Times New Roman" w:hAnsi="Times New Roman" w:cs="Times New Roman"/>
          <w:sz w:val="24"/>
          <w:szCs w:val="24"/>
        </w:rPr>
        <w:t>lowest</w:t>
      </w:r>
      <w:r w:rsidR="00CA7B35" w:rsidRPr="00950B55">
        <w:rPr>
          <w:rFonts w:ascii="Times New Roman" w:hAnsi="Times New Roman" w:cs="Times New Roman"/>
          <w:sz w:val="24"/>
          <w:szCs w:val="24"/>
        </w:rPr>
        <w:t xml:space="preserve"> population</w:t>
      </w:r>
      <w:r w:rsidR="000312CF" w:rsidRPr="00950B55">
        <w:rPr>
          <w:rFonts w:ascii="Times New Roman" w:hAnsi="Times New Roman" w:cs="Times New Roman"/>
          <w:sz w:val="24"/>
          <w:szCs w:val="24"/>
        </w:rPr>
        <w:t xml:space="preserve"> </w:t>
      </w:r>
      <w:r w:rsidR="000312CF" w:rsidRPr="00950B55">
        <w:rPr>
          <w:rFonts w:ascii="Times New Roman" w:hAnsi="Times New Roman" w:cs="Times New Roman"/>
          <w:sz w:val="24"/>
          <w:szCs w:val="24"/>
        </w:rPr>
        <w:fldChar w:fldCharType="begin"/>
      </w:r>
      <w:r w:rsidR="000312CF" w:rsidRPr="00950B55">
        <w:rPr>
          <w:rFonts w:ascii="Times New Roman" w:hAnsi="Times New Roman" w:cs="Times New Roman"/>
          <w:sz w:val="24"/>
          <w:szCs w:val="24"/>
        </w:rPr>
        <w:instrText xml:space="preserve"> ADDIN ZOTERO_ITEM CSL_CITATION {"citationID":"bzJCB5aW","properties":{"formattedCitation":"(\\uc0\\u8220{}Income Inequality\\uc0\\u8221{})","plainCitation":"(“Income Inequality”)","noteIndex":0},"citationItems":[{"id":1001,"uris":["http://zotero.org/users/local/s8f0QVnP/items/BSVHSLKX"],"uri":["http://zotero.org/users/local/s8f0QVnP/items/BSVHSLKX"],"itemData":{"id":1001,"type":"webpage","container-title":"Inequality.org","title":"Income Inequality","URL":"https://inequality.org/facts/income-inequality/","accessed":{"date-parts":[["2019",12,3]]}}}],"schema":"https://github.com/citation-style-language/schema/raw/master/csl-citation.json"} </w:instrText>
      </w:r>
      <w:r w:rsidR="000312CF" w:rsidRPr="00950B55">
        <w:rPr>
          <w:rFonts w:ascii="Times New Roman" w:hAnsi="Times New Roman" w:cs="Times New Roman"/>
          <w:sz w:val="24"/>
          <w:szCs w:val="24"/>
        </w:rPr>
        <w:fldChar w:fldCharType="separate"/>
      </w:r>
      <w:r w:rsidR="000312CF" w:rsidRPr="00950B55">
        <w:rPr>
          <w:rFonts w:ascii="Times New Roman" w:hAnsi="Times New Roman" w:cs="Times New Roman"/>
          <w:sz w:val="24"/>
          <w:szCs w:val="24"/>
        </w:rPr>
        <w:t>(“Income Inequality”)</w:t>
      </w:r>
      <w:r w:rsidR="000312CF" w:rsidRPr="00950B55">
        <w:rPr>
          <w:rFonts w:ascii="Times New Roman" w:hAnsi="Times New Roman" w:cs="Times New Roman"/>
          <w:sz w:val="24"/>
          <w:szCs w:val="24"/>
        </w:rPr>
        <w:fldChar w:fldCharType="end"/>
      </w:r>
      <w:r w:rsidR="00CA7B35" w:rsidRPr="00950B55">
        <w:rPr>
          <w:rFonts w:ascii="Times New Roman" w:hAnsi="Times New Roman" w:cs="Times New Roman"/>
          <w:sz w:val="24"/>
          <w:szCs w:val="24"/>
        </w:rPr>
        <w:t xml:space="preserve">. </w:t>
      </w:r>
      <w:r w:rsidR="0077574D" w:rsidRPr="00950B55">
        <w:rPr>
          <w:rFonts w:ascii="Times New Roman" w:hAnsi="Times New Roman" w:cs="Times New Roman"/>
          <w:sz w:val="24"/>
          <w:szCs w:val="24"/>
        </w:rPr>
        <w:t xml:space="preserve">Moreover, income inequality is increasing over time. Data shows that the income share of the top 1% of the population has doubled during the last five decades. </w:t>
      </w:r>
      <w:r w:rsidR="000312CF" w:rsidRPr="00950B55">
        <w:rPr>
          <w:rFonts w:ascii="Times New Roman" w:hAnsi="Times New Roman" w:cs="Times New Roman"/>
          <w:sz w:val="24"/>
          <w:szCs w:val="24"/>
        </w:rPr>
        <w:t>Historical economic data also shows that the</w:t>
      </w:r>
      <w:r w:rsidR="008512D5">
        <w:rPr>
          <w:rFonts w:ascii="Times New Roman" w:hAnsi="Times New Roman" w:cs="Times New Roman"/>
          <w:sz w:val="24"/>
          <w:szCs w:val="24"/>
        </w:rPr>
        <w:t>re</w:t>
      </w:r>
      <w:r w:rsidR="000312CF" w:rsidRPr="00950B55">
        <w:rPr>
          <w:rFonts w:ascii="Times New Roman" w:hAnsi="Times New Roman" w:cs="Times New Roman"/>
          <w:sz w:val="24"/>
          <w:szCs w:val="24"/>
        </w:rPr>
        <w:t xml:space="preserve"> can be found a link between the overall financial outlook of the economy and the levels of income inequality. Income inequality dropped significantly soon after the Great Depression of 1930 and the Great Recession of 2008. In both of the crises, the income share of the top 1% affects the most. </w:t>
      </w:r>
      <w:r w:rsidR="00803DB1">
        <w:rPr>
          <w:rFonts w:ascii="Times New Roman" w:hAnsi="Times New Roman" w:cs="Times New Roman"/>
          <w:sz w:val="24"/>
          <w:szCs w:val="24"/>
        </w:rPr>
        <w:t>Ther</w:t>
      </w:r>
      <w:r w:rsidR="00A33A8E" w:rsidRPr="00950B55">
        <w:rPr>
          <w:rFonts w:ascii="Times New Roman" w:hAnsi="Times New Roman" w:cs="Times New Roman"/>
          <w:sz w:val="24"/>
          <w:szCs w:val="24"/>
        </w:rPr>
        <w:t>e not only exist</w:t>
      </w:r>
      <w:r w:rsidR="00803DB1">
        <w:rPr>
          <w:rFonts w:ascii="Times New Roman" w:hAnsi="Times New Roman" w:cs="Times New Roman"/>
          <w:sz w:val="24"/>
          <w:szCs w:val="24"/>
        </w:rPr>
        <w:t>s</w:t>
      </w:r>
      <w:r w:rsidR="00A33A8E" w:rsidRPr="00950B55">
        <w:rPr>
          <w:rFonts w:ascii="Times New Roman" w:hAnsi="Times New Roman" w:cs="Times New Roman"/>
          <w:sz w:val="24"/>
          <w:szCs w:val="24"/>
        </w:rPr>
        <w:t xml:space="preserve"> a gap between the earnings of rich and poor but this gap is widening over time</w:t>
      </w:r>
      <w:r w:rsidR="003E0ADE" w:rsidRPr="00950B55">
        <w:rPr>
          <w:rFonts w:ascii="Times New Roman" w:hAnsi="Times New Roman" w:cs="Times New Roman"/>
          <w:sz w:val="24"/>
          <w:szCs w:val="24"/>
        </w:rPr>
        <w:t xml:space="preserve"> </w:t>
      </w:r>
      <w:r w:rsidR="003E0ADE" w:rsidRPr="00950B55">
        <w:rPr>
          <w:rFonts w:ascii="Times New Roman" w:hAnsi="Times New Roman" w:cs="Times New Roman"/>
          <w:sz w:val="24"/>
          <w:szCs w:val="24"/>
        </w:rPr>
        <w:fldChar w:fldCharType="begin"/>
      </w:r>
      <w:r w:rsidR="003E0ADE" w:rsidRPr="00950B55">
        <w:rPr>
          <w:rFonts w:ascii="Times New Roman" w:hAnsi="Times New Roman" w:cs="Times New Roman"/>
          <w:sz w:val="24"/>
          <w:szCs w:val="24"/>
        </w:rPr>
        <w:instrText xml:space="preserve"> ADDIN ZOTERO_ITEM CSL_CITATION {"citationID":"6xDJBcEK","properties":{"formattedCitation":"(\\uc0\\u8220{}USA \\uc0\\u8211{} WID \\uc0\\u8211{} World Inequality Database\\uc0\\u8221{})","plainCitation":"(“USA – WID – World Inequality Database”)","noteIndex":0},"citationItems":[{"id":1005,"uris":["http://zotero.org/users/local/s8f0QVnP/items/Z95JEADR"],"uri":["http://zotero.org/users/local/s8f0QVnP/items/Z95JEADR"],"itemData":{"id":1005,"type":"post-weblog","abstract":"USA The source for global inequality data. Open access, high quality wealth and income inequality data developed by an international academic consortium.","container-title":"WID - World Inequality Database","language":"en-US","title":"USA – WID – World Inequality Database","URL":"https://wid.world/country/usa/","accessed":{"date-parts":[["2019",12,3]]}}}],"schema":"https://github.com/citation-style-language/schema/raw/master/csl-citation.json"} </w:instrText>
      </w:r>
      <w:r w:rsidR="003E0ADE" w:rsidRPr="00950B55">
        <w:rPr>
          <w:rFonts w:ascii="Times New Roman" w:hAnsi="Times New Roman" w:cs="Times New Roman"/>
          <w:sz w:val="24"/>
          <w:szCs w:val="24"/>
        </w:rPr>
        <w:fldChar w:fldCharType="separate"/>
      </w:r>
      <w:r w:rsidR="003E0ADE" w:rsidRPr="00950B55">
        <w:rPr>
          <w:rFonts w:ascii="Times New Roman" w:hAnsi="Times New Roman" w:cs="Times New Roman"/>
          <w:sz w:val="24"/>
          <w:szCs w:val="24"/>
        </w:rPr>
        <w:t>(“USA – WID – World Inequality Database”)</w:t>
      </w:r>
      <w:r w:rsidR="003E0ADE" w:rsidRPr="00950B55">
        <w:rPr>
          <w:rFonts w:ascii="Times New Roman" w:hAnsi="Times New Roman" w:cs="Times New Roman"/>
          <w:sz w:val="24"/>
          <w:szCs w:val="24"/>
        </w:rPr>
        <w:fldChar w:fldCharType="end"/>
      </w:r>
      <w:r w:rsidR="00A33A8E" w:rsidRPr="00950B55">
        <w:rPr>
          <w:rFonts w:ascii="Times New Roman" w:hAnsi="Times New Roman" w:cs="Times New Roman"/>
          <w:sz w:val="24"/>
          <w:szCs w:val="24"/>
        </w:rPr>
        <w:t xml:space="preserve">. </w:t>
      </w:r>
      <w:r w:rsidR="006F646C" w:rsidRPr="00950B55">
        <w:rPr>
          <w:rFonts w:ascii="Times New Roman" w:hAnsi="Times New Roman" w:cs="Times New Roman"/>
          <w:sz w:val="24"/>
          <w:szCs w:val="24"/>
        </w:rPr>
        <w:t>The income growth of the top 1% of the US population is much faster as compared to the income growth of the bottom 20% of the population.</w:t>
      </w:r>
    </w:p>
    <w:p w14:paraId="07047F9D" w14:textId="2ECA4497" w:rsidR="002441FA" w:rsidRPr="00950B55" w:rsidRDefault="0030635D" w:rsidP="00950B55">
      <w:pPr>
        <w:spacing w:line="480" w:lineRule="auto"/>
        <w:jc w:val="both"/>
        <w:rPr>
          <w:rFonts w:ascii="Times New Roman" w:hAnsi="Times New Roman" w:cs="Times New Roman"/>
          <w:sz w:val="24"/>
          <w:szCs w:val="24"/>
        </w:rPr>
      </w:pPr>
      <w:r w:rsidRPr="00950B55">
        <w:rPr>
          <w:rFonts w:ascii="Times New Roman" w:hAnsi="Times New Roman" w:cs="Times New Roman"/>
          <w:sz w:val="24"/>
          <w:szCs w:val="24"/>
        </w:rPr>
        <w:lastRenderedPageBreak/>
        <w:t xml:space="preserve">This exists not only income/wealth </w:t>
      </w:r>
      <w:r w:rsidR="00D9136F">
        <w:rPr>
          <w:rFonts w:ascii="Times New Roman" w:hAnsi="Times New Roman" w:cs="Times New Roman"/>
          <w:sz w:val="24"/>
          <w:szCs w:val="24"/>
        </w:rPr>
        <w:t>inequalities in the US economy but t</w:t>
      </w:r>
      <w:r w:rsidR="00DE5713" w:rsidRPr="00950B55">
        <w:rPr>
          <w:rFonts w:ascii="Times New Roman" w:hAnsi="Times New Roman" w:cs="Times New Roman"/>
          <w:sz w:val="24"/>
          <w:szCs w:val="24"/>
        </w:rPr>
        <w:t xml:space="preserve">here also exist wage disparities among different segments of society. The White and Asian workers in the US got approximately 30% higher wages as compared to the wage rate of Latino and Black people. </w:t>
      </w:r>
      <w:r w:rsidR="00B05F0B" w:rsidRPr="00950B55">
        <w:rPr>
          <w:rFonts w:ascii="Times New Roman" w:hAnsi="Times New Roman" w:cs="Times New Roman"/>
          <w:sz w:val="24"/>
          <w:szCs w:val="24"/>
        </w:rPr>
        <w:t>Similarly, there can be found wage inequality between males and females.</w:t>
      </w:r>
    </w:p>
    <w:p w14:paraId="52A06886" w14:textId="77777777" w:rsidR="00153683" w:rsidRPr="000F7B3C" w:rsidRDefault="0030635D" w:rsidP="00950B55">
      <w:pPr>
        <w:spacing w:line="480" w:lineRule="auto"/>
        <w:jc w:val="both"/>
        <w:rPr>
          <w:rFonts w:ascii="Times New Roman" w:hAnsi="Times New Roman" w:cs="Times New Roman"/>
          <w:b/>
          <w:sz w:val="24"/>
          <w:szCs w:val="24"/>
        </w:rPr>
      </w:pPr>
      <w:r w:rsidRPr="000F7B3C">
        <w:rPr>
          <w:rFonts w:ascii="Times New Roman" w:hAnsi="Times New Roman" w:cs="Times New Roman"/>
          <w:b/>
          <w:sz w:val="24"/>
          <w:szCs w:val="24"/>
        </w:rPr>
        <w:t xml:space="preserve">Causes </w:t>
      </w:r>
      <w:r w:rsidR="000F7B3C">
        <w:rPr>
          <w:rFonts w:ascii="Times New Roman" w:hAnsi="Times New Roman" w:cs="Times New Roman"/>
          <w:b/>
          <w:sz w:val="24"/>
          <w:szCs w:val="24"/>
        </w:rPr>
        <w:t>and E</w:t>
      </w:r>
      <w:r w:rsidRPr="000F7B3C">
        <w:rPr>
          <w:rFonts w:ascii="Times New Roman" w:hAnsi="Times New Roman" w:cs="Times New Roman"/>
          <w:b/>
          <w:sz w:val="24"/>
          <w:szCs w:val="24"/>
        </w:rPr>
        <w:t>ffects of Inequality</w:t>
      </w:r>
    </w:p>
    <w:p w14:paraId="6ED6C940" w14:textId="5D095907" w:rsidR="001C3C6F" w:rsidRPr="00950B55" w:rsidRDefault="0030635D" w:rsidP="000F7B3C">
      <w:pPr>
        <w:spacing w:line="480" w:lineRule="auto"/>
        <w:ind w:firstLine="720"/>
        <w:jc w:val="both"/>
        <w:rPr>
          <w:rFonts w:ascii="Times New Roman" w:hAnsi="Times New Roman" w:cs="Times New Roman"/>
          <w:sz w:val="24"/>
          <w:szCs w:val="24"/>
        </w:rPr>
      </w:pPr>
      <w:r w:rsidRPr="00950B55">
        <w:rPr>
          <w:rFonts w:ascii="Times New Roman" w:hAnsi="Times New Roman" w:cs="Times New Roman"/>
          <w:sz w:val="24"/>
          <w:szCs w:val="24"/>
        </w:rPr>
        <w:t xml:space="preserve">The key reason behind income inequality in the US can be the difference in wages and productivity. </w:t>
      </w:r>
      <w:r w:rsidR="00E85634" w:rsidRPr="00950B55">
        <w:rPr>
          <w:rFonts w:ascii="Times New Roman" w:hAnsi="Times New Roman" w:cs="Times New Roman"/>
          <w:sz w:val="24"/>
          <w:szCs w:val="24"/>
        </w:rPr>
        <w:t xml:space="preserve">In the laws of economics, a worker's wage must be according to his productivity level. </w:t>
      </w:r>
      <w:r w:rsidR="00617086" w:rsidRPr="00950B55">
        <w:rPr>
          <w:rFonts w:ascii="Times New Roman" w:hAnsi="Times New Roman" w:cs="Times New Roman"/>
          <w:sz w:val="24"/>
          <w:szCs w:val="24"/>
        </w:rPr>
        <w:t>But this economic law has not been exercised in America since the 1970s. Since 1970, the productivity of labor has been increased by 180% but the</w:t>
      </w:r>
      <w:r w:rsidR="00D9136F">
        <w:rPr>
          <w:rFonts w:ascii="Times New Roman" w:hAnsi="Times New Roman" w:cs="Times New Roman"/>
          <w:sz w:val="24"/>
          <w:szCs w:val="24"/>
        </w:rPr>
        <w:t xml:space="preserve"> wage rate increased</w:t>
      </w:r>
      <w:r w:rsidR="0001004C" w:rsidRPr="00950B55">
        <w:rPr>
          <w:rFonts w:ascii="Times New Roman" w:hAnsi="Times New Roman" w:cs="Times New Roman"/>
          <w:sz w:val="24"/>
          <w:szCs w:val="24"/>
        </w:rPr>
        <w:t xml:space="preserve"> only</w:t>
      </w:r>
      <w:r w:rsidR="00D9136F">
        <w:rPr>
          <w:rFonts w:ascii="Times New Roman" w:hAnsi="Times New Roman" w:cs="Times New Roman"/>
          <w:sz w:val="24"/>
          <w:szCs w:val="24"/>
        </w:rPr>
        <w:t xml:space="preserve"> by 28% during the same time period. This lower growth rate in wages aslo</w:t>
      </w:r>
      <w:bookmarkStart w:id="0" w:name="_GoBack"/>
      <w:bookmarkEnd w:id="0"/>
      <w:r w:rsidR="0001004C" w:rsidRPr="00950B55">
        <w:rPr>
          <w:rFonts w:ascii="Times New Roman" w:hAnsi="Times New Roman" w:cs="Times New Roman"/>
          <w:sz w:val="24"/>
          <w:szCs w:val="24"/>
        </w:rPr>
        <w:t xml:space="preserve"> becomes a source of inequality in the American economy. </w:t>
      </w:r>
      <w:r w:rsidR="009F6A55" w:rsidRPr="00950B55">
        <w:rPr>
          <w:rFonts w:ascii="Times New Roman" w:hAnsi="Times New Roman" w:cs="Times New Roman"/>
          <w:sz w:val="24"/>
          <w:szCs w:val="24"/>
        </w:rPr>
        <w:t xml:space="preserve">Moreover, the wage rate of executive-level services increases more rapidly as compared to the growth in the wage rate of blue-collar workers. </w:t>
      </w:r>
      <w:r w:rsidR="00A52D79" w:rsidRPr="00950B55">
        <w:rPr>
          <w:rFonts w:ascii="Times New Roman" w:hAnsi="Times New Roman" w:cs="Times New Roman"/>
          <w:sz w:val="24"/>
          <w:szCs w:val="24"/>
        </w:rPr>
        <w:t xml:space="preserve">Transformation in technology and the use of new capital intensive techniques of production also increased the gap between the rich and the poor. </w:t>
      </w:r>
    </w:p>
    <w:p w14:paraId="40F37DA8" w14:textId="77777777" w:rsidR="00FB4BBB" w:rsidRPr="00950B55" w:rsidRDefault="0030635D" w:rsidP="00803DB1">
      <w:pPr>
        <w:spacing w:line="480" w:lineRule="auto"/>
        <w:ind w:firstLine="720"/>
        <w:jc w:val="both"/>
        <w:rPr>
          <w:rFonts w:ascii="Times New Roman" w:hAnsi="Times New Roman" w:cs="Times New Roman"/>
          <w:sz w:val="24"/>
          <w:szCs w:val="24"/>
        </w:rPr>
      </w:pPr>
      <w:r w:rsidRPr="00950B55">
        <w:rPr>
          <w:rFonts w:ascii="Times New Roman" w:hAnsi="Times New Roman" w:cs="Times New Roman"/>
          <w:sz w:val="24"/>
          <w:szCs w:val="24"/>
        </w:rPr>
        <w:t xml:space="preserve">Economic inequalities have many consequences not only for the economy but for the overall society as well. </w:t>
      </w:r>
      <w:r w:rsidR="00F26434" w:rsidRPr="00950B55">
        <w:rPr>
          <w:rFonts w:ascii="Times New Roman" w:hAnsi="Times New Roman" w:cs="Times New Roman"/>
          <w:sz w:val="24"/>
          <w:szCs w:val="24"/>
        </w:rPr>
        <w:t>The concentration of wealth in a few hands decelerates the GDP growth rate of an economy. It divides soc</w:t>
      </w:r>
      <w:r w:rsidR="0025070D" w:rsidRPr="00950B55">
        <w:rPr>
          <w:rFonts w:ascii="Times New Roman" w:hAnsi="Times New Roman" w:cs="Times New Roman"/>
          <w:sz w:val="24"/>
          <w:szCs w:val="24"/>
        </w:rPr>
        <w:t>iety into different sub-groups that can become a source of high rates in society. It</w:t>
      </w:r>
      <w:r w:rsidR="00803DB1">
        <w:rPr>
          <w:rFonts w:ascii="Times New Roman" w:hAnsi="Times New Roman" w:cs="Times New Roman"/>
          <w:sz w:val="24"/>
          <w:szCs w:val="24"/>
        </w:rPr>
        <w:t xml:space="preserve"> can also </w:t>
      </w:r>
      <w:r w:rsidR="0025070D" w:rsidRPr="00950B55">
        <w:rPr>
          <w:rFonts w:ascii="Times New Roman" w:hAnsi="Times New Roman" w:cs="Times New Roman"/>
          <w:sz w:val="24"/>
          <w:szCs w:val="24"/>
        </w:rPr>
        <w:t xml:space="preserve">decrease public tax collection and can increase public expenses. </w:t>
      </w:r>
      <w:r w:rsidR="002D3C47" w:rsidRPr="00950B55">
        <w:rPr>
          <w:rFonts w:ascii="Times New Roman" w:hAnsi="Times New Roman" w:cs="Times New Roman"/>
          <w:sz w:val="24"/>
          <w:szCs w:val="24"/>
        </w:rPr>
        <w:t xml:space="preserve">Economic inequalities also give birth </w:t>
      </w:r>
      <w:r w:rsidR="00364C32" w:rsidRPr="00950B55">
        <w:rPr>
          <w:rFonts w:ascii="Times New Roman" w:hAnsi="Times New Roman" w:cs="Times New Roman"/>
          <w:sz w:val="24"/>
          <w:szCs w:val="24"/>
        </w:rPr>
        <w:t>to</w:t>
      </w:r>
      <w:r w:rsidR="002D3C47" w:rsidRPr="00950B55">
        <w:rPr>
          <w:rFonts w:ascii="Times New Roman" w:hAnsi="Times New Roman" w:cs="Times New Roman"/>
          <w:sz w:val="24"/>
          <w:szCs w:val="24"/>
        </w:rPr>
        <w:t xml:space="preserve"> many social-political inequalities. </w:t>
      </w:r>
    </w:p>
    <w:p w14:paraId="582874F7" w14:textId="77777777" w:rsidR="00B15AE4" w:rsidRPr="000F7B3C" w:rsidRDefault="0030635D" w:rsidP="00950B55">
      <w:pPr>
        <w:spacing w:line="480" w:lineRule="auto"/>
        <w:jc w:val="both"/>
        <w:rPr>
          <w:rFonts w:ascii="Times New Roman" w:hAnsi="Times New Roman" w:cs="Times New Roman"/>
          <w:b/>
          <w:sz w:val="24"/>
          <w:szCs w:val="24"/>
        </w:rPr>
      </w:pPr>
      <w:r w:rsidRPr="000F7B3C">
        <w:rPr>
          <w:rFonts w:ascii="Times New Roman" w:hAnsi="Times New Roman" w:cs="Times New Roman"/>
          <w:b/>
          <w:sz w:val="24"/>
          <w:szCs w:val="24"/>
        </w:rPr>
        <w:t xml:space="preserve">Conclusion </w:t>
      </w:r>
    </w:p>
    <w:p w14:paraId="231C06E4" w14:textId="77777777" w:rsidR="00CC5508" w:rsidRPr="00950B55" w:rsidRDefault="0030635D" w:rsidP="000F7B3C">
      <w:pPr>
        <w:spacing w:line="480" w:lineRule="auto"/>
        <w:ind w:firstLine="720"/>
        <w:jc w:val="both"/>
        <w:rPr>
          <w:rFonts w:ascii="Times New Roman" w:hAnsi="Times New Roman" w:cs="Times New Roman"/>
          <w:sz w:val="24"/>
          <w:szCs w:val="24"/>
        </w:rPr>
      </w:pPr>
      <w:r w:rsidRPr="00950B55">
        <w:rPr>
          <w:rFonts w:ascii="Times New Roman" w:hAnsi="Times New Roman" w:cs="Times New Roman"/>
          <w:sz w:val="24"/>
          <w:szCs w:val="24"/>
        </w:rPr>
        <w:t xml:space="preserve">The economy of the US has to face severe economic inequalities. </w:t>
      </w:r>
      <w:r w:rsidR="00AD671F" w:rsidRPr="00950B55">
        <w:rPr>
          <w:rFonts w:ascii="Times New Roman" w:hAnsi="Times New Roman" w:cs="Times New Roman"/>
          <w:sz w:val="24"/>
          <w:szCs w:val="24"/>
        </w:rPr>
        <w:t>The government of the US must intervene to decrease</w:t>
      </w:r>
      <w:r w:rsidR="00803DB1">
        <w:rPr>
          <w:rFonts w:ascii="Times New Roman" w:hAnsi="Times New Roman" w:cs="Times New Roman"/>
          <w:sz w:val="24"/>
          <w:szCs w:val="24"/>
        </w:rPr>
        <w:t xml:space="preserve"> </w:t>
      </w:r>
      <w:r w:rsidR="00AD671F" w:rsidRPr="00950B55">
        <w:rPr>
          <w:rFonts w:ascii="Times New Roman" w:hAnsi="Times New Roman" w:cs="Times New Roman"/>
          <w:sz w:val="24"/>
          <w:szCs w:val="24"/>
        </w:rPr>
        <w:t>the level of inequalities. The government should make the tax regulations more progressive and also increase the subsidies for the poor and lower-middle-class of the society</w:t>
      </w:r>
      <w:r w:rsidR="00E31DB9" w:rsidRPr="00950B55">
        <w:rPr>
          <w:rFonts w:ascii="Times New Roman" w:hAnsi="Times New Roman" w:cs="Times New Roman"/>
          <w:sz w:val="24"/>
          <w:szCs w:val="24"/>
        </w:rPr>
        <w:t xml:space="preserve"> </w:t>
      </w:r>
      <w:r w:rsidR="00E31DB9" w:rsidRPr="00950B55">
        <w:rPr>
          <w:rFonts w:ascii="Times New Roman" w:hAnsi="Times New Roman" w:cs="Times New Roman"/>
          <w:sz w:val="24"/>
          <w:szCs w:val="24"/>
        </w:rPr>
        <w:fldChar w:fldCharType="begin"/>
      </w:r>
      <w:r w:rsidR="00E31DB9" w:rsidRPr="00950B55">
        <w:rPr>
          <w:rFonts w:ascii="Times New Roman" w:hAnsi="Times New Roman" w:cs="Times New Roman"/>
          <w:sz w:val="24"/>
          <w:szCs w:val="24"/>
        </w:rPr>
        <w:instrText xml:space="preserve"> ADDIN ZOTERO_ITEM CSL_CITATION {"citationID":"H0WXmUfq","properties":{"formattedCitation":"(\\uc0\\u8220{}10 Solutions to Fight Economic Inequality\\uc0\\u8221{})","plainCitation":"(“10 Solutions to Fight Economic Inequality”)","noteIndex":0},"citationItems":[{"id":1003,"uris":["http://zotero.org/users/local/s8f0QVnP/items/9EXE5DVZ"],"uri":["http://zotero.org/users/local/s8f0QVnP/items/9EXE5DVZ"],"itemData":{"id":1003,"type":"webpage","abstract":"Experts offer their top ten ideas to reduce economic inequality and to ensure that growth is equitably shared.","container-title":"Talk Poverty","language":"en-US","title":"10 Solutions to Fight Economic Inequality","URL":"https://talkpoverty.org/2015/06/10/solutions-economic-inequality/","accessed":{"date-parts":[["2019",12,3]]},"issued":{"date-parts":[["2015",6,10]]}}}],"schema":"https://github.com/citation-style-language/schema/raw/master/csl-citation.json"} </w:instrText>
      </w:r>
      <w:r w:rsidR="00E31DB9" w:rsidRPr="00950B55">
        <w:rPr>
          <w:rFonts w:ascii="Times New Roman" w:hAnsi="Times New Roman" w:cs="Times New Roman"/>
          <w:sz w:val="24"/>
          <w:szCs w:val="24"/>
        </w:rPr>
        <w:fldChar w:fldCharType="separate"/>
      </w:r>
      <w:r w:rsidR="00E31DB9" w:rsidRPr="00950B55">
        <w:rPr>
          <w:rFonts w:ascii="Times New Roman" w:hAnsi="Times New Roman" w:cs="Times New Roman"/>
          <w:sz w:val="24"/>
          <w:szCs w:val="24"/>
        </w:rPr>
        <w:t>(“10 Solutions to Fight Economic Inequality”)</w:t>
      </w:r>
      <w:r w:rsidR="00E31DB9" w:rsidRPr="00950B55">
        <w:rPr>
          <w:rFonts w:ascii="Times New Roman" w:hAnsi="Times New Roman" w:cs="Times New Roman"/>
          <w:sz w:val="24"/>
          <w:szCs w:val="24"/>
        </w:rPr>
        <w:fldChar w:fldCharType="end"/>
      </w:r>
      <w:r w:rsidR="00AD671F" w:rsidRPr="00950B55">
        <w:rPr>
          <w:rFonts w:ascii="Times New Roman" w:hAnsi="Times New Roman" w:cs="Times New Roman"/>
          <w:sz w:val="24"/>
          <w:szCs w:val="24"/>
        </w:rPr>
        <w:t>.</w:t>
      </w:r>
      <w:r w:rsidR="00FC277B" w:rsidRPr="00950B55">
        <w:rPr>
          <w:rFonts w:ascii="Times New Roman" w:hAnsi="Times New Roman" w:cs="Times New Roman"/>
          <w:sz w:val="24"/>
          <w:szCs w:val="24"/>
        </w:rPr>
        <w:t xml:space="preserve"> Progressive taxation is a </w:t>
      </w:r>
      <w:r w:rsidR="00FC277B" w:rsidRPr="00950B55">
        <w:rPr>
          <w:rFonts w:ascii="Times New Roman" w:hAnsi="Times New Roman" w:cs="Times New Roman"/>
          <w:sz w:val="24"/>
          <w:szCs w:val="24"/>
        </w:rPr>
        <w:lastRenderedPageBreak/>
        <w:t>very smart tool that can decrease income inequalities.</w:t>
      </w:r>
      <w:r w:rsidR="00AD671F" w:rsidRPr="00950B55">
        <w:rPr>
          <w:rFonts w:ascii="Times New Roman" w:hAnsi="Times New Roman" w:cs="Times New Roman"/>
          <w:sz w:val="24"/>
          <w:szCs w:val="24"/>
        </w:rPr>
        <w:t xml:space="preserve"> </w:t>
      </w:r>
      <w:r w:rsidR="0050569A" w:rsidRPr="00950B55">
        <w:rPr>
          <w:rFonts w:ascii="Times New Roman" w:hAnsi="Times New Roman" w:cs="Times New Roman"/>
          <w:sz w:val="24"/>
          <w:szCs w:val="24"/>
        </w:rPr>
        <w:t xml:space="preserve">An increase in wage rates can also decrease the levels of inequality. </w:t>
      </w:r>
      <w:r w:rsidR="00D6376E" w:rsidRPr="00950B55">
        <w:rPr>
          <w:rFonts w:ascii="Times New Roman" w:hAnsi="Times New Roman" w:cs="Times New Roman"/>
          <w:sz w:val="24"/>
          <w:szCs w:val="24"/>
        </w:rPr>
        <w:t xml:space="preserve">Universal availability of health and educational facilities can also decree inequalities in the society </w:t>
      </w:r>
      <w:r w:rsidR="00D6376E" w:rsidRPr="00950B55">
        <w:rPr>
          <w:rFonts w:ascii="Times New Roman" w:hAnsi="Times New Roman" w:cs="Times New Roman"/>
          <w:sz w:val="24"/>
          <w:szCs w:val="24"/>
        </w:rPr>
        <w:fldChar w:fldCharType="begin"/>
      </w:r>
      <w:r w:rsidR="00D6376E" w:rsidRPr="00950B55">
        <w:rPr>
          <w:rFonts w:ascii="Times New Roman" w:hAnsi="Times New Roman" w:cs="Times New Roman"/>
          <w:sz w:val="24"/>
          <w:szCs w:val="24"/>
        </w:rPr>
        <w:instrText xml:space="preserve"> ADDIN ZOTERO_ITEM CSL_CITATION {"citationID":"DAZw4EzV","properties":{"formattedCitation":"(\\uc0\\u8220{}Fighting Poverty Requires a More Humane View of Economics\\uc0\\u8221{})","plainCitation":"(“Fighting Poverty Requires a More Humane View of Economics”)","noteIndex":0},"citationItems":[{"id":1009,"uris":["http://zotero.org/users/local/s8f0QVnP/items/NR3AWREH"],"uri":["http://zotero.org/users/local/s8f0QVnP/items/NR3AWREH"],"itemData":{"id":1009,"type":"webpage","abstract":"Eight men have as much wealth as almost half the world. Is it time for radical rethink of capitalism?","container-title":"The Independent","language":"en","title":"Fighting poverty requires a more humane view of economics","URL":"http://www.independent.co.uk/voices/inequality-poverty-economics-humane-approach-fight-a7555016.html","accessed":{"date-parts":[["2019",12,3]]},"issued":{"date-parts":[["2017",2,1]]}}}],"schema":"https://github.com/citation-style-language/schema/raw/master/csl-citation.json"} </w:instrText>
      </w:r>
      <w:r w:rsidR="00D6376E" w:rsidRPr="00950B55">
        <w:rPr>
          <w:rFonts w:ascii="Times New Roman" w:hAnsi="Times New Roman" w:cs="Times New Roman"/>
          <w:sz w:val="24"/>
          <w:szCs w:val="24"/>
        </w:rPr>
        <w:fldChar w:fldCharType="separate"/>
      </w:r>
      <w:r w:rsidR="00D6376E" w:rsidRPr="00950B55">
        <w:rPr>
          <w:rFonts w:ascii="Times New Roman" w:hAnsi="Times New Roman" w:cs="Times New Roman"/>
          <w:sz w:val="24"/>
          <w:szCs w:val="24"/>
        </w:rPr>
        <w:t>(“Fighting Poverty Requires a More Humane View of Economics”)</w:t>
      </w:r>
      <w:r w:rsidR="00D6376E" w:rsidRPr="00950B55">
        <w:rPr>
          <w:rFonts w:ascii="Times New Roman" w:hAnsi="Times New Roman" w:cs="Times New Roman"/>
          <w:sz w:val="24"/>
          <w:szCs w:val="24"/>
        </w:rPr>
        <w:fldChar w:fldCharType="end"/>
      </w:r>
      <w:r w:rsidR="00D6376E" w:rsidRPr="00950B55">
        <w:rPr>
          <w:rFonts w:ascii="Times New Roman" w:hAnsi="Times New Roman" w:cs="Times New Roman"/>
          <w:sz w:val="24"/>
          <w:szCs w:val="24"/>
        </w:rPr>
        <w:t xml:space="preserve">. </w:t>
      </w:r>
      <w:r w:rsidR="00FC277B" w:rsidRPr="00950B55">
        <w:rPr>
          <w:rFonts w:ascii="Times New Roman" w:hAnsi="Times New Roman" w:cs="Times New Roman"/>
          <w:sz w:val="24"/>
          <w:szCs w:val="24"/>
        </w:rPr>
        <w:t>The government should also provide equal economic opportunities to every individual.</w:t>
      </w:r>
      <w:r w:rsidR="00D6376E" w:rsidRPr="00950B55">
        <w:rPr>
          <w:rFonts w:ascii="Times New Roman" w:hAnsi="Times New Roman" w:cs="Times New Roman"/>
          <w:sz w:val="24"/>
          <w:szCs w:val="24"/>
        </w:rPr>
        <w:t xml:space="preserve"> </w:t>
      </w:r>
    </w:p>
    <w:p w14:paraId="05412688" w14:textId="77777777" w:rsidR="005F769D" w:rsidRPr="00950B55" w:rsidRDefault="005F769D" w:rsidP="00950B55">
      <w:pPr>
        <w:spacing w:line="480" w:lineRule="auto"/>
        <w:jc w:val="both"/>
        <w:rPr>
          <w:rFonts w:ascii="Times New Roman" w:hAnsi="Times New Roman" w:cs="Times New Roman"/>
          <w:sz w:val="24"/>
          <w:szCs w:val="24"/>
        </w:rPr>
      </w:pPr>
    </w:p>
    <w:p w14:paraId="2F6FF0BF" w14:textId="77777777" w:rsidR="005F769D" w:rsidRDefault="005F769D" w:rsidP="00950B55">
      <w:pPr>
        <w:spacing w:line="480" w:lineRule="auto"/>
        <w:jc w:val="both"/>
        <w:rPr>
          <w:rFonts w:ascii="Times New Roman" w:hAnsi="Times New Roman" w:cs="Times New Roman"/>
          <w:sz w:val="24"/>
          <w:szCs w:val="24"/>
        </w:rPr>
      </w:pPr>
    </w:p>
    <w:p w14:paraId="747391D8" w14:textId="77777777" w:rsidR="000F7B3C" w:rsidRDefault="000F7B3C" w:rsidP="00950B55">
      <w:pPr>
        <w:spacing w:line="480" w:lineRule="auto"/>
        <w:jc w:val="both"/>
        <w:rPr>
          <w:rFonts w:ascii="Times New Roman" w:hAnsi="Times New Roman" w:cs="Times New Roman"/>
          <w:sz w:val="24"/>
          <w:szCs w:val="24"/>
        </w:rPr>
      </w:pPr>
    </w:p>
    <w:p w14:paraId="10AF1018" w14:textId="77777777" w:rsidR="000F7B3C" w:rsidRDefault="000F7B3C" w:rsidP="00950B55">
      <w:pPr>
        <w:spacing w:line="480" w:lineRule="auto"/>
        <w:jc w:val="both"/>
        <w:rPr>
          <w:rFonts w:ascii="Times New Roman" w:hAnsi="Times New Roman" w:cs="Times New Roman"/>
          <w:sz w:val="24"/>
          <w:szCs w:val="24"/>
        </w:rPr>
      </w:pPr>
    </w:p>
    <w:p w14:paraId="27092FAD" w14:textId="77777777" w:rsidR="000F7B3C" w:rsidRDefault="000F7B3C" w:rsidP="00950B55">
      <w:pPr>
        <w:spacing w:line="480" w:lineRule="auto"/>
        <w:jc w:val="both"/>
        <w:rPr>
          <w:rFonts w:ascii="Times New Roman" w:hAnsi="Times New Roman" w:cs="Times New Roman"/>
          <w:sz w:val="24"/>
          <w:szCs w:val="24"/>
        </w:rPr>
      </w:pPr>
    </w:p>
    <w:p w14:paraId="2676DA37" w14:textId="77777777" w:rsidR="000F7B3C" w:rsidRDefault="000F7B3C" w:rsidP="00950B55">
      <w:pPr>
        <w:spacing w:line="480" w:lineRule="auto"/>
        <w:jc w:val="both"/>
        <w:rPr>
          <w:rFonts w:ascii="Times New Roman" w:hAnsi="Times New Roman" w:cs="Times New Roman"/>
          <w:sz w:val="24"/>
          <w:szCs w:val="24"/>
        </w:rPr>
      </w:pPr>
    </w:p>
    <w:p w14:paraId="389E25B4" w14:textId="77777777" w:rsidR="000F7B3C" w:rsidRDefault="000F7B3C" w:rsidP="00950B55">
      <w:pPr>
        <w:spacing w:line="480" w:lineRule="auto"/>
        <w:jc w:val="both"/>
        <w:rPr>
          <w:rFonts w:ascii="Times New Roman" w:hAnsi="Times New Roman" w:cs="Times New Roman"/>
          <w:sz w:val="24"/>
          <w:szCs w:val="24"/>
        </w:rPr>
      </w:pPr>
    </w:p>
    <w:p w14:paraId="26194D4C" w14:textId="77777777" w:rsidR="000F7B3C" w:rsidRDefault="000F7B3C" w:rsidP="00950B55">
      <w:pPr>
        <w:spacing w:line="480" w:lineRule="auto"/>
        <w:jc w:val="both"/>
        <w:rPr>
          <w:rFonts w:ascii="Times New Roman" w:hAnsi="Times New Roman" w:cs="Times New Roman"/>
          <w:sz w:val="24"/>
          <w:szCs w:val="24"/>
        </w:rPr>
      </w:pPr>
    </w:p>
    <w:p w14:paraId="33B72D75" w14:textId="77777777" w:rsidR="000F7B3C" w:rsidRDefault="000F7B3C" w:rsidP="00950B55">
      <w:pPr>
        <w:spacing w:line="480" w:lineRule="auto"/>
        <w:jc w:val="both"/>
        <w:rPr>
          <w:rFonts w:ascii="Times New Roman" w:hAnsi="Times New Roman" w:cs="Times New Roman"/>
          <w:sz w:val="24"/>
          <w:szCs w:val="24"/>
        </w:rPr>
      </w:pPr>
    </w:p>
    <w:p w14:paraId="1557BAF9" w14:textId="77777777" w:rsidR="000F7B3C" w:rsidRDefault="000F7B3C" w:rsidP="00950B55">
      <w:pPr>
        <w:spacing w:line="480" w:lineRule="auto"/>
        <w:jc w:val="both"/>
        <w:rPr>
          <w:rFonts w:ascii="Times New Roman" w:hAnsi="Times New Roman" w:cs="Times New Roman"/>
          <w:sz w:val="24"/>
          <w:szCs w:val="24"/>
        </w:rPr>
      </w:pPr>
    </w:p>
    <w:p w14:paraId="61AC9149" w14:textId="77777777" w:rsidR="000F7B3C" w:rsidRDefault="000F7B3C" w:rsidP="00950B55">
      <w:pPr>
        <w:spacing w:line="480" w:lineRule="auto"/>
        <w:jc w:val="both"/>
        <w:rPr>
          <w:rFonts w:ascii="Times New Roman" w:hAnsi="Times New Roman" w:cs="Times New Roman"/>
          <w:sz w:val="24"/>
          <w:szCs w:val="24"/>
        </w:rPr>
      </w:pPr>
    </w:p>
    <w:p w14:paraId="344E8B84" w14:textId="77777777" w:rsidR="000F7B3C" w:rsidRDefault="000F7B3C" w:rsidP="00950B55">
      <w:pPr>
        <w:spacing w:line="480" w:lineRule="auto"/>
        <w:jc w:val="both"/>
        <w:rPr>
          <w:rFonts w:ascii="Times New Roman" w:hAnsi="Times New Roman" w:cs="Times New Roman"/>
          <w:sz w:val="24"/>
          <w:szCs w:val="24"/>
        </w:rPr>
      </w:pPr>
    </w:p>
    <w:p w14:paraId="444B134E" w14:textId="77777777" w:rsidR="000F7B3C" w:rsidRDefault="000F7B3C" w:rsidP="00950B55">
      <w:pPr>
        <w:spacing w:line="480" w:lineRule="auto"/>
        <w:jc w:val="both"/>
        <w:rPr>
          <w:rFonts w:ascii="Times New Roman" w:hAnsi="Times New Roman" w:cs="Times New Roman"/>
          <w:sz w:val="24"/>
          <w:szCs w:val="24"/>
        </w:rPr>
      </w:pPr>
    </w:p>
    <w:p w14:paraId="0F3074B3" w14:textId="77777777" w:rsidR="000F7B3C" w:rsidRDefault="000F7B3C" w:rsidP="00950B55">
      <w:pPr>
        <w:spacing w:line="480" w:lineRule="auto"/>
        <w:jc w:val="both"/>
        <w:rPr>
          <w:rFonts w:ascii="Times New Roman" w:hAnsi="Times New Roman" w:cs="Times New Roman"/>
          <w:sz w:val="24"/>
          <w:szCs w:val="24"/>
        </w:rPr>
      </w:pPr>
    </w:p>
    <w:p w14:paraId="50F9B6F1" w14:textId="77777777" w:rsidR="000F7B3C" w:rsidRDefault="000F7B3C" w:rsidP="00950B55">
      <w:pPr>
        <w:spacing w:line="480" w:lineRule="auto"/>
        <w:jc w:val="both"/>
        <w:rPr>
          <w:rFonts w:ascii="Times New Roman" w:hAnsi="Times New Roman" w:cs="Times New Roman"/>
          <w:sz w:val="24"/>
          <w:szCs w:val="24"/>
        </w:rPr>
      </w:pPr>
    </w:p>
    <w:p w14:paraId="16EC1312" w14:textId="77777777" w:rsidR="000F7B3C" w:rsidRPr="00950B55" w:rsidRDefault="000F7B3C" w:rsidP="00950B55">
      <w:pPr>
        <w:spacing w:line="480" w:lineRule="auto"/>
        <w:jc w:val="both"/>
        <w:rPr>
          <w:rFonts w:ascii="Times New Roman" w:hAnsi="Times New Roman" w:cs="Times New Roman"/>
          <w:sz w:val="24"/>
          <w:szCs w:val="24"/>
        </w:rPr>
      </w:pPr>
    </w:p>
    <w:p w14:paraId="79A45302" w14:textId="77777777" w:rsidR="00F06EE9" w:rsidRPr="000F7B3C" w:rsidRDefault="0030635D" w:rsidP="00950B55">
      <w:pPr>
        <w:spacing w:line="480" w:lineRule="auto"/>
        <w:jc w:val="both"/>
        <w:rPr>
          <w:rFonts w:ascii="Times New Roman" w:hAnsi="Times New Roman" w:cs="Times New Roman"/>
          <w:b/>
          <w:sz w:val="24"/>
          <w:szCs w:val="24"/>
        </w:rPr>
      </w:pPr>
      <w:r w:rsidRPr="000F7B3C">
        <w:rPr>
          <w:rFonts w:ascii="Times New Roman" w:hAnsi="Times New Roman" w:cs="Times New Roman"/>
          <w:b/>
          <w:sz w:val="24"/>
          <w:szCs w:val="24"/>
        </w:rPr>
        <w:lastRenderedPageBreak/>
        <w:t>Works Cited</w:t>
      </w:r>
      <w:r w:rsidR="008512D5">
        <w:rPr>
          <w:rFonts w:ascii="Times New Roman" w:hAnsi="Times New Roman" w:cs="Times New Roman"/>
          <w:b/>
          <w:sz w:val="24"/>
          <w:szCs w:val="24"/>
        </w:rPr>
        <w:t>:</w:t>
      </w:r>
    </w:p>
    <w:p w14:paraId="301159C8" w14:textId="77777777" w:rsidR="00D6376E" w:rsidRPr="00950B55" w:rsidRDefault="0030635D" w:rsidP="000F7B3C">
      <w:pPr>
        <w:pStyle w:val="Bibliography"/>
        <w:ind w:left="1440" w:hanging="1440"/>
        <w:jc w:val="both"/>
        <w:rPr>
          <w:rFonts w:ascii="Times New Roman" w:hAnsi="Times New Roman" w:cs="Times New Roman"/>
          <w:sz w:val="24"/>
          <w:szCs w:val="24"/>
        </w:rPr>
      </w:pPr>
      <w:r w:rsidRPr="00950B55">
        <w:rPr>
          <w:rFonts w:ascii="Times New Roman" w:hAnsi="Times New Roman" w:cs="Times New Roman"/>
          <w:sz w:val="24"/>
          <w:szCs w:val="24"/>
        </w:rPr>
        <w:fldChar w:fldCharType="begin"/>
      </w:r>
      <w:r w:rsidRPr="00950B55">
        <w:rPr>
          <w:rFonts w:ascii="Times New Roman" w:hAnsi="Times New Roman" w:cs="Times New Roman"/>
          <w:sz w:val="24"/>
          <w:szCs w:val="24"/>
        </w:rPr>
        <w:instrText xml:space="preserve"> ADDIN ZOTERO_BIBL {"uncited":[],"omitted":[],"custom":[]} CSL_BIBLIOGRAPHY </w:instrText>
      </w:r>
      <w:r w:rsidRPr="00950B55">
        <w:rPr>
          <w:rFonts w:ascii="Times New Roman" w:hAnsi="Times New Roman" w:cs="Times New Roman"/>
          <w:sz w:val="24"/>
          <w:szCs w:val="24"/>
        </w:rPr>
        <w:fldChar w:fldCharType="separate"/>
      </w:r>
      <w:r w:rsidRPr="00950B55">
        <w:rPr>
          <w:rFonts w:ascii="Times New Roman" w:hAnsi="Times New Roman" w:cs="Times New Roman"/>
          <w:sz w:val="24"/>
          <w:szCs w:val="24"/>
        </w:rPr>
        <w:t xml:space="preserve">“10 Solutions to Fight Economic Inequality.” </w:t>
      </w:r>
      <w:r w:rsidRPr="00950B55">
        <w:rPr>
          <w:rFonts w:ascii="Times New Roman" w:hAnsi="Times New Roman" w:cs="Times New Roman"/>
          <w:i/>
          <w:iCs/>
          <w:sz w:val="24"/>
          <w:szCs w:val="24"/>
        </w:rPr>
        <w:t>Talk Poverty</w:t>
      </w:r>
      <w:r w:rsidRPr="00950B55">
        <w:rPr>
          <w:rFonts w:ascii="Times New Roman" w:hAnsi="Times New Roman" w:cs="Times New Roman"/>
          <w:sz w:val="24"/>
          <w:szCs w:val="24"/>
        </w:rPr>
        <w:t>, 10 June 2015, https://talkpoverty.org/2015/06/10/solutions-economic-inequality/.</w:t>
      </w:r>
    </w:p>
    <w:p w14:paraId="24AE106B" w14:textId="77777777" w:rsidR="00D6376E" w:rsidRPr="00950B55" w:rsidRDefault="0030635D" w:rsidP="000F7B3C">
      <w:pPr>
        <w:pStyle w:val="Bibliography"/>
        <w:ind w:left="1440" w:hanging="1440"/>
        <w:jc w:val="both"/>
        <w:rPr>
          <w:rFonts w:ascii="Times New Roman" w:hAnsi="Times New Roman" w:cs="Times New Roman"/>
          <w:sz w:val="24"/>
          <w:szCs w:val="24"/>
        </w:rPr>
      </w:pPr>
      <w:r w:rsidRPr="00950B55">
        <w:rPr>
          <w:rFonts w:ascii="Times New Roman" w:hAnsi="Times New Roman" w:cs="Times New Roman"/>
          <w:sz w:val="24"/>
          <w:szCs w:val="24"/>
        </w:rPr>
        <w:t xml:space="preserve">“Fighting Poverty Requires a More Humane View of Economics.” </w:t>
      </w:r>
      <w:r w:rsidRPr="00950B55">
        <w:rPr>
          <w:rFonts w:ascii="Times New Roman" w:hAnsi="Times New Roman" w:cs="Times New Roman"/>
          <w:i/>
          <w:iCs/>
          <w:sz w:val="24"/>
          <w:szCs w:val="24"/>
        </w:rPr>
        <w:t>The Independent</w:t>
      </w:r>
      <w:r w:rsidRPr="00950B55">
        <w:rPr>
          <w:rFonts w:ascii="Times New Roman" w:hAnsi="Times New Roman" w:cs="Times New Roman"/>
          <w:sz w:val="24"/>
          <w:szCs w:val="24"/>
        </w:rPr>
        <w:t>, 1 Feb. 2017, http://www.independent.co.uk/voices/inequality-poverty-economics-humane-approach-fight-a7555016.html.</w:t>
      </w:r>
    </w:p>
    <w:p w14:paraId="44B8ACA4" w14:textId="77777777" w:rsidR="00D6376E" w:rsidRPr="00950B55" w:rsidRDefault="0030635D" w:rsidP="000F7B3C">
      <w:pPr>
        <w:pStyle w:val="Bibliography"/>
        <w:ind w:left="1440" w:hanging="1440"/>
        <w:jc w:val="both"/>
        <w:rPr>
          <w:rFonts w:ascii="Times New Roman" w:hAnsi="Times New Roman" w:cs="Times New Roman"/>
          <w:sz w:val="24"/>
          <w:szCs w:val="24"/>
        </w:rPr>
      </w:pPr>
      <w:r w:rsidRPr="00950B55">
        <w:rPr>
          <w:rFonts w:ascii="Times New Roman" w:hAnsi="Times New Roman" w:cs="Times New Roman"/>
          <w:sz w:val="24"/>
          <w:szCs w:val="24"/>
        </w:rPr>
        <w:t xml:space="preserve">“Income Inequality.” </w:t>
      </w:r>
      <w:r w:rsidRPr="00950B55">
        <w:rPr>
          <w:rFonts w:ascii="Times New Roman" w:hAnsi="Times New Roman" w:cs="Times New Roman"/>
          <w:i/>
          <w:iCs/>
          <w:sz w:val="24"/>
          <w:szCs w:val="24"/>
        </w:rPr>
        <w:t>Inequality.Org</w:t>
      </w:r>
      <w:r w:rsidRPr="00950B55">
        <w:rPr>
          <w:rFonts w:ascii="Times New Roman" w:hAnsi="Times New Roman" w:cs="Times New Roman"/>
          <w:sz w:val="24"/>
          <w:szCs w:val="24"/>
        </w:rPr>
        <w:t>, https://inequality.org/facts/income-inequality/. Accessed 3 Dec. 2019.</w:t>
      </w:r>
    </w:p>
    <w:p w14:paraId="7BC3EC43" w14:textId="77777777" w:rsidR="00D6376E" w:rsidRPr="00950B55" w:rsidRDefault="0030635D" w:rsidP="000F7B3C">
      <w:pPr>
        <w:pStyle w:val="Bibliography"/>
        <w:ind w:left="1440" w:hanging="1440"/>
        <w:jc w:val="both"/>
        <w:rPr>
          <w:rFonts w:ascii="Times New Roman" w:hAnsi="Times New Roman" w:cs="Times New Roman"/>
          <w:sz w:val="24"/>
          <w:szCs w:val="24"/>
        </w:rPr>
      </w:pPr>
      <w:r w:rsidRPr="00950B55">
        <w:rPr>
          <w:rFonts w:ascii="Times New Roman" w:hAnsi="Times New Roman" w:cs="Times New Roman"/>
          <w:sz w:val="24"/>
          <w:szCs w:val="24"/>
        </w:rPr>
        <w:t xml:space="preserve">“U.S. Household Income Distribution, by Gini-Coefficient 2018.” </w:t>
      </w:r>
      <w:r w:rsidRPr="00950B55">
        <w:rPr>
          <w:rFonts w:ascii="Times New Roman" w:hAnsi="Times New Roman" w:cs="Times New Roman"/>
          <w:i/>
          <w:iCs/>
          <w:sz w:val="24"/>
          <w:szCs w:val="24"/>
        </w:rPr>
        <w:t>Statista</w:t>
      </w:r>
      <w:r w:rsidRPr="00950B55">
        <w:rPr>
          <w:rFonts w:ascii="Times New Roman" w:hAnsi="Times New Roman" w:cs="Times New Roman"/>
          <w:sz w:val="24"/>
          <w:szCs w:val="24"/>
        </w:rPr>
        <w:t>, https://www.statista.com/statistics/219643/gini-coefficient-for-us-individuals-families-and-households/. Accessed 3 Dec. 2019.</w:t>
      </w:r>
    </w:p>
    <w:p w14:paraId="264BBAA1" w14:textId="77777777" w:rsidR="00D6376E" w:rsidRPr="00950B55" w:rsidRDefault="0030635D" w:rsidP="000F7B3C">
      <w:pPr>
        <w:pStyle w:val="Bibliography"/>
        <w:ind w:left="1440" w:hanging="1440"/>
        <w:jc w:val="both"/>
        <w:rPr>
          <w:rFonts w:ascii="Times New Roman" w:hAnsi="Times New Roman" w:cs="Times New Roman"/>
          <w:sz w:val="24"/>
          <w:szCs w:val="24"/>
        </w:rPr>
      </w:pPr>
      <w:r w:rsidRPr="00950B55">
        <w:rPr>
          <w:rFonts w:ascii="Times New Roman" w:hAnsi="Times New Roman" w:cs="Times New Roman"/>
          <w:sz w:val="24"/>
          <w:szCs w:val="24"/>
        </w:rPr>
        <w:t xml:space="preserve">“USA – WID – World Inequality Database.” </w:t>
      </w:r>
      <w:r w:rsidRPr="00950B55">
        <w:rPr>
          <w:rFonts w:ascii="Times New Roman" w:hAnsi="Times New Roman" w:cs="Times New Roman"/>
          <w:i/>
          <w:iCs/>
          <w:sz w:val="24"/>
          <w:szCs w:val="24"/>
        </w:rPr>
        <w:t>WID - World Inequality Database</w:t>
      </w:r>
      <w:r w:rsidRPr="00950B55">
        <w:rPr>
          <w:rFonts w:ascii="Times New Roman" w:hAnsi="Times New Roman" w:cs="Times New Roman"/>
          <w:sz w:val="24"/>
          <w:szCs w:val="24"/>
        </w:rPr>
        <w:t>, https://wid.world/country/usa/. Accessed 3 Dec. 2019.</w:t>
      </w:r>
    </w:p>
    <w:p w14:paraId="424388BB" w14:textId="77777777" w:rsidR="00F06EE9" w:rsidRPr="00950B55" w:rsidRDefault="0030635D" w:rsidP="000F7B3C">
      <w:pPr>
        <w:spacing w:line="480" w:lineRule="auto"/>
        <w:ind w:left="1440" w:hanging="1440"/>
        <w:jc w:val="both"/>
        <w:rPr>
          <w:rFonts w:ascii="Times New Roman" w:hAnsi="Times New Roman" w:cs="Times New Roman"/>
          <w:sz w:val="24"/>
          <w:szCs w:val="24"/>
        </w:rPr>
      </w:pPr>
      <w:r w:rsidRPr="00950B55">
        <w:rPr>
          <w:rFonts w:ascii="Times New Roman" w:hAnsi="Times New Roman" w:cs="Times New Roman"/>
          <w:sz w:val="24"/>
          <w:szCs w:val="24"/>
        </w:rPr>
        <w:fldChar w:fldCharType="end"/>
      </w:r>
    </w:p>
    <w:sectPr w:rsidR="00F06EE9" w:rsidRPr="00950B55">
      <w:headerReference w:type="default" r:id="rI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C07CD" w14:textId="77777777" w:rsidR="00BA7505" w:rsidRDefault="00BA7505">
      <w:pPr>
        <w:spacing w:after="0" w:line="240" w:lineRule="auto"/>
      </w:pPr>
      <w:r>
        <w:separator/>
      </w:r>
    </w:p>
  </w:endnote>
  <w:endnote w:type="continuationSeparator" w:id="0">
    <w:p w14:paraId="703F1B9D" w14:textId="77777777" w:rsidR="00BA7505" w:rsidRDefault="00BA7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8290F" w14:textId="77777777" w:rsidR="00BA7505" w:rsidRDefault="00BA7505">
      <w:pPr>
        <w:spacing w:after="0" w:line="240" w:lineRule="auto"/>
      </w:pPr>
      <w:r>
        <w:separator/>
      </w:r>
    </w:p>
  </w:footnote>
  <w:footnote w:type="continuationSeparator" w:id="0">
    <w:p w14:paraId="1699A8C1" w14:textId="77777777" w:rsidR="00BA7505" w:rsidRDefault="00BA75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A7E4A7" w14:textId="77777777" w:rsidR="009334A8" w:rsidRDefault="0030635D">
    <w:pPr>
      <w:pStyle w:val="Header"/>
      <w:jc w:val="right"/>
    </w:pPr>
    <w:r>
      <w:t xml:space="preserve">Last </w:t>
    </w:r>
    <w:r w:rsidR="00746A39">
      <w:t>Name</w:t>
    </w:r>
    <w:r>
      <w:t xml:space="preserve"> </w:t>
    </w:r>
    <w:sdt>
      <w:sdtPr>
        <w:id w:val="9816582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9136F">
          <w:rPr>
            <w:noProof/>
          </w:rPr>
          <w:t>4</w:t>
        </w:r>
        <w:r>
          <w:rPr>
            <w:noProof/>
          </w:rPr>
          <w:fldChar w:fldCharType="end"/>
        </w:r>
      </w:sdtContent>
    </w:sdt>
  </w:p>
  <w:p w14:paraId="44FBC1FE" w14:textId="77777777" w:rsidR="009334A8" w:rsidRDefault="009334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QwNjE2MDeyMDA1NjVU0lEKTi0uzszPAykwqgUA0QXGWywAAAA="/>
  </w:docVars>
  <w:rsids>
    <w:rsidRoot w:val="00CD1C59"/>
    <w:rsid w:val="0001004C"/>
    <w:rsid w:val="00014B9D"/>
    <w:rsid w:val="000312CF"/>
    <w:rsid w:val="000569C2"/>
    <w:rsid w:val="000678DE"/>
    <w:rsid w:val="000D079B"/>
    <w:rsid w:val="000F7B3C"/>
    <w:rsid w:val="00146458"/>
    <w:rsid w:val="00153683"/>
    <w:rsid w:val="001C3C6F"/>
    <w:rsid w:val="001C7B09"/>
    <w:rsid w:val="002441FA"/>
    <w:rsid w:val="0025070D"/>
    <w:rsid w:val="00261F7D"/>
    <w:rsid w:val="00287751"/>
    <w:rsid w:val="002B5502"/>
    <w:rsid w:val="002D3C47"/>
    <w:rsid w:val="0030635D"/>
    <w:rsid w:val="00345365"/>
    <w:rsid w:val="00346398"/>
    <w:rsid w:val="00347DB9"/>
    <w:rsid w:val="00364C32"/>
    <w:rsid w:val="003C70A8"/>
    <w:rsid w:val="003D4FAF"/>
    <w:rsid w:val="003E0ADE"/>
    <w:rsid w:val="003F26A8"/>
    <w:rsid w:val="00406130"/>
    <w:rsid w:val="004546DB"/>
    <w:rsid w:val="004E4DCE"/>
    <w:rsid w:val="004F2E47"/>
    <w:rsid w:val="005021A3"/>
    <w:rsid w:val="0050569A"/>
    <w:rsid w:val="00517F1A"/>
    <w:rsid w:val="005D0A2B"/>
    <w:rsid w:val="005F769D"/>
    <w:rsid w:val="00617086"/>
    <w:rsid w:val="00621E1F"/>
    <w:rsid w:val="00681553"/>
    <w:rsid w:val="006B1DF8"/>
    <w:rsid w:val="006F646C"/>
    <w:rsid w:val="00707033"/>
    <w:rsid w:val="00713BC0"/>
    <w:rsid w:val="0072428D"/>
    <w:rsid w:val="00746A39"/>
    <w:rsid w:val="0077574D"/>
    <w:rsid w:val="00781DE3"/>
    <w:rsid w:val="007C26B6"/>
    <w:rsid w:val="007D3063"/>
    <w:rsid w:val="00803DB1"/>
    <w:rsid w:val="008512D5"/>
    <w:rsid w:val="008A4937"/>
    <w:rsid w:val="008A72A7"/>
    <w:rsid w:val="008D628C"/>
    <w:rsid w:val="009334A8"/>
    <w:rsid w:val="00933557"/>
    <w:rsid w:val="00950B55"/>
    <w:rsid w:val="009F6A55"/>
    <w:rsid w:val="00A26EEF"/>
    <w:rsid w:val="00A33A8E"/>
    <w:rsid w:val="00A52D79"/>
    <w:rsid w:val="00A75B5E"/>
    <w:rsid w:val="00A82711"/>
    <w:rsid w:val="00AA0EA6"/>
    <w:rsid w:val="00AD671F"/>
    <w:rsid w:val="00B03D7D"/>
    <w:rsid w:val="00B05F0B"/>
    <w:rsid w:val="00B15AE4"/>
    <w:rsid w:val="00B20A11"/>
    <w:rsid w:val="00B45B7F"/>
    <w:rsid w:val="00BA7505"/>
    <w:rsid w:val="00BC28DC"/>
    <w:rsid w:val="00BD67DE"/>
    <w:rsid w:val="00C127A7"/>
    <w:rsid w:val="00CA7B35"/>
    <w:rsid w:val="00CC5508"/>
    <w:rsid w:val="00CD1C59"/>
    <w:rsid w:val="00CF5CB4"/>
    <w:rsid w:val="00D15C3A"/>
    <w:rsid w:val="00D264F1"/>
    <w:rsid w:val="00D417D6"/>
    <w:rsid w:val="00D50298"/>
    <w:rsid w:val="00D6376E"/>
    <w:rsid w:val="00D9136F"/>
    <w:rsid w:val="00DA4EC0"/>
    <w:rsid w:val="00DD5C4B"/>
    <w:rsid w:val="00DE5713"/>
    <w:rsid w:val="00DF18DE"/>
    <w:rsid w:val="00E00B85"/>
    <w:rsid w:val="00E21198"/>
    <w:rsid w:val="00E31DB9"/>
    <w:rsid w:val="00E34BF4"/>
    <w:rsid w:val="00E34E75"/>
    <w:rsid w:val="00E85634"/>
    <w:rsid w:val="00E9253D"/>
    <w:rsid w:val="00F06EE9"/>
    <w:rsid w:val="00F26434"/>
    <w:rsid w:val="00F85078"/>
    <w:rsid w:val="00FB4BBB"/>
    <w:rsid w:val="00FB5504"/>
    <w:rsid w:val="00FC277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6B973"/>
  <w15:chartTrackingRefBased/>
  <w15:docId w15:val="{8F72179E-1AB1-473F-8123-818BEA079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312CF"/>
    <w:pPr>
      <w:spacing w:after="0" w:line="480" w:lineRule="auto"/>
      <w:ind w:left="720" w:hanging="720"/>
    </w:pPr>
  </w:style>
  <w:style w:type="paragraph" w:styleId="NoSpacing">
    <w:name w:val="No Spacing"/>
    <w:aliases w:val="No Indent"/>
    <w:uiPriority w:val="1"/>
    <w:qFormat/>
    <w:rsid w:val="00950B55"/>
    <w:pPr>
      <w:spacing w:after="0" w:line="480" w:lineRule="auto"/>
    </w:pPr>
    <w:rPr>
      <w:rFonts w:eastAsiaTheme="minorEastAsia"/>
      <w:sz w:val="24"/>
      <w:szCs w:val="24"/>
      <w:lang w:val="en-US" w:eastAsia="ja-JP"/>
    </w:rPr>
  </w:style>
  <w:style w:type="paragraph" w:styleId="Header">
    <w:name w:val="header"/>
    <w:basedOn w:val="Normal"/>
    <w:link w:val="HeaderChar"/>
    <w:uiPriority w:val="99"/>
    <w:unhideWhenUsed/>
    <w:rsid w:val="009334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34A8"/>
  </w:style>
  <w:style w:type="paragraph" w:styleId="Footer">
    <w:name w:val="footer"/>
    <w:basedOn w:val="Normal"/>
    <w:link w:val="FooterChar"/>
    <w:uiPriority w:val="99"/>
    <w:unhideWhenUsed/>
    <w:rsid w:val="009334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34A8"/>
  </w:style>
  <w:style w:type="character" w:styleId="CommentReference">
    <w:name w:val="annotation reference"/>
    <w:basedOn w:val="DefaultParagraphFont"/>
    <w:uiPriority w:val="99"/>
    <w:semiHidden/>
    <w:unhideWhenUsed/>
    <w:rsid w:val="008512D5"/>
    <w:rPr>
      <w:sz w:val="16"/>
      <w:szCs w:val="16"/>
    </w:rPr>
  </w:style>
  <w:style w:type="paragraph" w:styleId="CommentText">
    <w:name w:val="annotation text"/>
    <w:basedOn w:val="Normal"/>
    <w:link w:val="CommentTextChar"/>
    <w:uiPriority w:val="99"/>
    <w:semiHidden/>
    <w:unhideWhenUsed/>
    <w:rsid w:val="008512D5"/>
    <w:pPr>
      <w:spacing w:line="240" w:lineRule="auto"/>
    </w:pPr>
    <w:rPr>
      <w:sz w:val="20"/>
      <w:szCs w:val="20"/>
    </w:rPr>
  </w:style>
  <w:style w:type="character" w:customStyle="1" w:styleId="CommentTextChar">
    <w:name w:val="Comment Text Char"/>
    <w:basedOn w:val="DefaultParagraphFont"/>
    <w:link w:val="CommentText"/>
    <w:uiPriority w:val="99"/>
    <w:semiHidden/>
    <w:rsid w:val="008512D5"/>
    <w:rPr>
      <w:sz w:val="20"/>
      <w:szCs w:val="20"/>
    </w:rPr>
  </w:style>
  <w:style w:type="paragraph" w:styleId="CommentSubject">
    <w:name w:val="annotation subject"/>
    <w:basedOn w:val="CommentText"/>
    <w:next w:val="CommentText"/>
    <w:link w:val="CommentSubjectChar"/>
    <w:uiPriority w:val="99"/>
    <w:semiHidden/>
    <w:unhideWhenUsed/>
    <w:rsid w:val="008512D5"/>
    <w:rPr>
      <w:b/>
      <w:bCs/>
    </w:rPr>
  </w:style>
  <w:style w:type="character" w:customStyle="1" w:styleId="CommentSubjectChar">
    <w:name w:val="Comment Subject Char"/>
    <w:basedOn w:val="CommentTextChar"/>
    <w:link w:val="CommentSubject"/>
    <w:uiPriority w:val="99"/>
    <w:semiHidden/>
    <w:rsid w:val="008512D5"/>
    <w:rPr>
      <w:b/>
      <w:bCs/>
      <w:sz w:val="20"/>
      <w:szCs w:val="20"/>
    </w:rPr>
  </w:style>
  <w:style w:type="paragraph" w:styleId="BalloonText">
    <w:name w:val="Balloon Text"/>
    <w:basedOn w:val="Normal"/>
    <w:link w:val="BalloonTextChar"/>
    <w:uiPriority w:val="99"/>
    <w:semiHidden/>
    <w:unhideWhenUsed/>
    <w:rsid w:val="00851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12D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593419DFAC145A8ABB39FB1E006FBB1"/>
        <w:category>
          <w:name w:val="General"/>
          <w:gallery w:val="placeholder"/>
        </w:category>
        <w:types>
          <w:type w:val="bbPlcHdr"/>
        </w:types>
        <w:behaviors>
          <w:behavior w:val="content"/>
        </w:behaviors>
        <w:guid w:val="{2FF79662-2348-4499-AF74-7AF5AEA09899}"/>
      </w:docPartPr>
      <w:docPartBody>
        <w:p w:rsidR="003C1914" w:rsidRDefault="008F7C4A" w:rsidP="007C26B6">
          <w:pPr>
            <w:pStyle w:val="B593419DFAC145A8ABB39FB1E006FBB1"/>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6B6"/>
    <w:rsid w:val="00123C56"/>
    <w:rsid w:val="001F02A4"/>
    <w:rsid w:val="003C1914"/>
    <w:rsid w:val="007C26B6"/>
    <w:rsid w:val="008F7C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593419DFAC145A8ABB39FB1E006FBB1">
    <w:name w:val="B593419DFAC145A8ABB39FB1E006FBB1"/>
    <w:rsid w:val="007C26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1692</Words>
  <Characters>965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morning</cp:lastModifiedBy>
  <cp:revision>3</cp:revision>
  <dcterms:created xsi:type="dcterms:W3CDTF">2019-12-03T10:26:00Z</dcterms:created>
  <dcterms:modified xsi:type="dcterms:W3CDTF">2019-12-0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AquKexM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